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77E2FE" w14:textId="087B47B2" w:rsidR="000C6FC3" w:rsidRPr="004F231C" w:rsidRDefault="000C6FC3" w:rsidP="004F231C">
      <w:pPr>
        <w:pStyle w:val="Heading1"/>
      </w:pPr>
      <w:r w:rsidRPr="004F231C">
        <w:t>Depression, Anxiety, Stress, Suicide (DASS)</w:t>
      </w:r>
    </w:p>
    <w:p w14:paraId="1E3CFBEE" w14:textId="4595F230" w:rsidR="00EF48EF" w:rsidRPr="004F231C" w:rsidRDefault="000C6FC3" w:rsidP="004F231C">
      <w:pPr>
        <w:pStyle w:val="Heading1"/>
      </w:pPr>
      <w:r w:rsidRPr="004F231C">
        <w:t>Feature Generation Protocol</w:t>
      </w:r>
    </w:p>
    <w:p w14:paraId="2478E7A4" w14:textId="4D5B4E00" w:rsidR="000C6FC3" w:rsidRDefault="000C6FC3"/>
    <w:p w14:paraId="42CC4485" w14:textId="1ABBAA21" w:rsidR="000C6FC3" w:rsidRDefault="000C6FC3">
      <w:r>
        <w:t xml:space="preserve">Protocol created based on past research </w:t>
      </w:r>
      <w:r>
        <w:fldChar w:fldCharType="begin"/>
      </w:r>
      <w:r>
        <w:instrText xml:space="preserve"> ADDIN ZOTERO_ITEM CSL_CITATION {"citationID":"iudl4Xev","properties":{"formattedCitation":"(Saha et al., 2018, 2019; Saha &amp; De Choudhury, 2017)","plainCitation":"(Saha et al., 2018, 2019; Saha &amp; De Choudhury, 2017)","noteIndex":0},"citationItems":[{"id":43869,"uris":["http://zotero.org/users/5110857/items/KILPKM48"],"uri":["http://zotero.org/users/5110857/items/KILPKM48"],"itemData":{"id":43869,"type":"article-journal","abstract":"Stress constitutes a persistent wellbeing challenge to college students, impacting their personal, social, and academic life. However, violent events on campuses may aggravate student stress, due to the induced fear and trauma. In this paper, leveraging social media as a passive sensor of stress, we propose novel computational techniques to quantify and examine stress responses after gun violence on college campuses. We first present a machine learning classifier for inferring stress expression in Reddit posts, which achieves an accuracy of 82%. Next, focusing on 12 incidents of campus gun violence in the past five years, and social media data gathered from college Reddit communities, our methods reveal amplified stress levels following the violent incidents, which deviate from usual stress patterns on the campuses. Further, distinctive temporal and linguistic changes characterize the campus populations, such as reduced cognition, higher self pre-occupation and death-related conversations. We discuss the implications of our work in improving mental wellbeing and rehabilitation efforts around crisis events in college student populations.","container-title":"Proceedings of the International AAAI Conference on Weblogs and Social Media","note":"publisher-place: New York, NY, USA\npublisher: Association for Computing Machinery","page":"320-329","title":"A social media based examination of the effects of counseling recommendations after student deaths on college campuses","author":[{"family":"Saha","given":"K."},{"family":"Weber","given":"I."},{"family":"De Choudhury","given":"M."}],"issued":{"date-parts":[["2018"]]}}},{"id":31583,"uris":["http://zotero.org/users/5110857/items/DL8IPMYI"],"uri":["http://zotero.org/users/5110857/items/DL8IPMYI"],"itemData":{"id":31583,"type":"article-journal","abstract":"LGBTQ+ (lesbian, gay, bisexual, transgender, queer) individuals are at significantly higher risk for mental health challenges than the general population. Social media and online communities provide avenues for LGBTQ+ individuals to have safe, candid, semi-anonymous discussions about their struggles and experiences. We study minority stress through the language of disclosures and self-experiences on the r/lgbt Reddit community. Drawing on Meyer's minority stress theory, and adopting a combined qualitative and computational approach, we make three primary contributions, 1) a theoretically grounded codebook to identify minority stressors across three types of minority stress-prejudice events, perceived stigma, and internalized LGBTphobia, 2) a machine learning classifier to scalably identify social media posts describing minority stress experiences, that achieves an AUC of 0.80, and 3) a lexicon of linguistic markers, along with their contextualization in the minority stress theory. Our results bear implications to influence public health policy and contribute to improving knowledge relating to the mental health disparities of LGBTQ+ populations. We also discuss the potential of our approach to enable designing online tools sensitive to the needs of LGBTQ+ individuals.","container-title":"Proceedings of the ACM on Human-Computer Interaction","DOI":"10.1145/3361108","issue":"CSCW","title":"The language of LGBTQ+ minority stress experiences on social media","title-short":"Proc. ACM Hum.-Comput. Interact.","URL":"https://doi.org/10.1145/3361108","volume":"3","author":[{"family":"Saha","given":"K."},{"family":"Kim","given":"S. C."},{"family":"Reddy","given":"M. D."},{"family":"Carter","given":"A. J."},{"family":"Sharma","given":"E."},{"family":"Haimson","given":"O. L."},{"family":"De Choudhury","given":"M."}],"issued":{"date-parts":[["2019"]]}}},{"id":43868,"uris":["http://zotero.org/users/5110857/items/ARIHFZCE"],"uri":["http://zotero.org/users/5110857/items/ARIHFZCE"],"itemData":{"id":43868,"type":"article-journal","abstract":"Stress constitutes a persistent wellbeing challenge to college students, impacting their personal, social, and academic life. However, violent events on campuses may aggravate student stress, due to the induced fear and trauma. In this paper, leveraging social media as a passive sensor of stress, we propose novel computational techniques to quantify and examine stress responses after gun violence on college campuses. We first present a machine learning classifier for inferring stress expression in Reddit posts, which achieves an accuracy of 82%. Next, focusing on 12 incidents of campus gun violence in the past five years, and social media data gathered from college Reddit communities, our methods reveal amplified stress levels following the violent incidents, which deviate from usual stress patterns on the campuses. Further, distinctive temporal and linguistic changes characterize the campus populations, such as reduced cognition, higher self pre-occupation and death-related conversations. We discuss the implications of our work in improving mental wellbeing and rehabilitation efforts around crisis events in college student populations.","container-title":"Proceedings of the ACM on Human-Computer Interaction","DOI":"10.1145/3134727","issue":"CSCW","note":"publisher-place: New York, NY, USA\npublisher: Association for Computing Machinery","title":"Modeling stress with social media around incidents of gun violence on college campuses","URL":"https://doi.org/10.1145/3134727","volume":"1","author":[{"family":"Saha","given":"K."},{"family":"De Choudhury","given":"M."}],"issued":{"date-parts":[["2017",12]]}}}],"schema":"https://github.com/citation-style-language/schema/raw/master/csl-citation.json"} </w:instrText>
      </w:r>
      <w:r>
        <w:fldChar w:fldCharType="separate"/>
      </w:r>
      <w:r w:rsidRPr="000C6FC3">
        <w:t>(</w:t>
      </w:r>
      <w:proofErr w:type="spellStart"/>
      <w:r w:rsidRPr="000C6FC3">
        <w:t>Saha</w:t>
      </w:r>
      <w:proofErr w:type="spellEnd"/>
      <w:r w:rsidRPr="000C6FC3">
        <w:t xml:space="preserve"> et al., 2018, 2019; </w:t>
      </w:r>
      <w:proofErr w:type="spellStart"/>
      <w:r w:rsidRPr="000C6FC3">
        <w:t>Saha</w:t>
      </w:r>
      <w:proofErr w:type="spellEnd"/>
      <w:r w:rsidRPr="000C6FC3">
        <w:t xml:space="preserve"> &amp; De Choudhury, 2017)</w:t>
      </w:r>
      <w:r>
        <w:fldChar w:fldCharType="end"/>
      </w:r>
      <w:r>
        <w:t>.</w:t>
      </w:r>
    </w:p>
    <w:p w14:paraId="2C7A67EA" w14:textId="6EF15120" w:rsidR="004F231C" w:rsidRDefault="004F231C"/>
    <w:p w14:paraId="3AC21FA7" w14:textId="4715C705" w:rsidR="004F231C" w:rsidRPr="004F231C" w:rsidRDefault="004F231C" w:rsidP="004F231C">
      <w:pPr>
        <w:pStyle w:val="Heading2"/>
      </w:pPr>
      <w:r w:rsidRPr="004F231C">
        <w:t>Downloading</w:t>
      </w:r>
      <w:r w:rsidR="001E722A">
        <w:t xml:space="preserve"> and Preprocessing</w:t>
      </w:r>
      <w:r w:rsidRPr="004F231C">
        <w:t xml:space="preserve"> the Data</w:t>
      </w:r>
    </w:p>
    <w:p w14:paraId="7CE7F582" w14:textId="4B92BB08" w:rsidR="001E722A" w:rsidRDefault="001E722A" w:rsidP="004F231C">
      <w:pPr>
        <w:pStyle w:val="ListParagraph"/>
        <w:numPr>
          <w:ilvl w:val="0"/>
          <w:numId w:val="1"/>
        </w:numPr>
      </w:pPr>
      <w:r>
        <w:t>Download social media data to serve as positive examples of DASS.</w:t>
      </w:r>
    </w:p>
    <w:p w14:paraId="245CCF78" w14:textId="14BEF5CA" w:rsidR="004F231C" w:rsidRDefault="004F231C" w:rsidP="001E722A">
      <w:pPr>
        <w:pStyle w:val="ListParagraph"/>
        <w:numPr>
          <w:ilvl w:val="1"/>
          <w:numId w:val="1"/>
        </w:numPr>
      </w:pPr>
      <w:r>
        <w:t xml:space="preserve">Download archival Reddit data (2015–2019) from Google </w:t>
      </w:r>
      <w:proofErr w:type="spellStart"/>
      <w:r>
        <w:t>BigQuery</w:t>
      </w:r>
      <w:proofErr w:type="spellEnd"/>
      <w:r>
        <w:t xml:space="preserve"> for r/depression, r/Stress, r/Anxiety, and r/</w:t>
      </w:r>
      <w:proofErr w:type="spellStart"/>
      <w:r>
        <w:t>SuicideWatch</w:t>
      </w:r>
      <w:proofErr w:type="spellEnd"/>
      <w:r>
        <w:t>.</w:t>
      </w:r>
    </w:p>
    <w:p w14:paraId="4A0456DF" w14:textId="32AA10D1" w:rsidR="004F231C" w:rsidRDefault="004F231C" w:rsidP="001E722A">
      <w:pPr>
        <w:pStyle w:val="ListParagraph"/>
        <w:numPr>
          <w:ilvl w:val="1"/>
          <w:numId w:val="1"/>
        </w:numPr>
      </w:pPr>
      <w:r>
        <w:t xml:space="preserve">Download </w:t>
      </w:r>
      <w:r w:rsidR="003455D4">
        <w:t xml:space="preserve">~10,000 recent Reddit data (2021–2022) from Pushshift.io </w:t>
      </w:r>
      <w:r w:rsidR="003455D4">
        <w:t>for r/depression, r/Stress, r/Anxiety, and r/</w:t>
      </w:r>
      <w:proofErr w:type="spellStart"/>
      <w:r w:rsidR="003455D4">
        <w:t>SuicideWatch</w:t>
      </w:r>
      <w:proofErr w:type="spellEnd"/>
      <w:r w:rsidR="003455D4">
        <w:t>.</w:t>
      </w:r>
    </w:p>
    <w:p w14:paraId="4153EC08" w14:textId="365ADF2B" w:rsidR="001E722A" w:rsidRDefault="001E722A" w:rsidP="004F231C">
      <w:pPr>
        <w:pStyle w:val="ListParagraph"/>
        <w:numPr>
          <w:ilvl w:val="0"/>
          <w:numId w:val="1"/>
        </w:numPr>
      </w:pPr>
      <w:r>
        <w:t>Download social media data to serve as negative examples of DASS.</w:t>
      </w:r>
    </w:p>
    <w:p w14:paraId="57304744" w14:textId="0A970045" w:rsidR="001E722A" w:rsidRDefault="001E722A" w:rsidP="001E722A">
      <w:pPr>
        <w:pStyle w:val="ListParagraph"/>
        <w:numPr>
          <w:ilvl w:val="1"/>
          <w:numId w:val="1"/>
        </w:numPr>
      </w:pPr>
      <w:r>
        <w:t xml:space="preserve">Download </w:t>
      </w:r>
      <w:r>
        <w:t xml:space="preserve">archival Reddit data (2015–2019) from Google </w:t>
      </w:r>
      <w:proofErr w:type="spellStart"/>
      <w:r>
        <w:t>BigQuery</w:t>
      </w:r>
      <w:proofErr w:type="spellEnd"/>
      <w:r>
        <w:t xml:space="preserve"> </w:t>
      </w:r>
      <w:r>
        <w:t xml:space="preserve">for </w:t>
      </w:r>
      <w:r w:rsidRPr="001E722A">
        <w:t>r/movies</w:t>
      </w:r>
      <w:r w:rsidR="00704B3A">
        <w:t>, r/aww,</w:t>
      </w:r>
      <w:r>
        <w:t xml:space="preserve"> and r/</w:t>
      </w:r>
      <w:proofErr w:type="spellStart"/>
      <w:r>
        <w:t>askscience</w:t>
      </w:r>
      <w:proofErr w:type="spellEnd"/>
      <w:r>
        <w:t>.</w:t>
      </w:r>
    </w:p>
    <w:p w14:paraId="1E24C914" w14:textId="71D66A48" w:rsidR="00965643" w:rsidRDefault="00704B3A" w:rsidP="00965643">
      <w:pPr>
        <w:pStyle w:val="ListParagraph"/>
        <w:numPr>
          <w:ilvl w:val="0"/>
          <w:numId w:val="1"/>
        </w:numPr>
      </w:pPr>
      <w:r>
        <w:t>Clean the text data</w:t>
      </w:r>
      <w:r w:rsidR="00965643">
        <w:t xml:space="preserve"> (e.g., remove links, etc.)</w:t>
      </w:r>
      <w:r>
        <w:t>.</w:t>
      </w:r>
    </w:p>
    <w:p w14:paraId="646CE44F" w14:textId="2F617771" w:rsidR="00704B3A" w:rsidRDefault="00704B3A" w:rsidP="00704B3A">
      <w:pPr>
        <w:pStyle w:val="ListParagraph"/>
        <w:numPr>
          <w:ilvl w:val="0"/>
          <w:numId w:val="1"/>
        </w:numPr>
      </w:pPr>
      <w:r>
        <w:t>Create balanced datasets for each DASS construct with a 1:1 label ratio.</w:t>
      </w:r>
    </w:p>
    <w:p w14:paraId="492FF4C1" w14:textId="339C2A56" w:rsidR="00704B3A" w:rsidRDefault="00704B3A" w:rsidP="00704B3A">
      <w:pPr>
        <w:pStyle w:val="ListParagraph"/>
        <w:numPr>
          <w:ilvl w:val="1"/>
          <w:numId w:val="1"/>
        </w:numPr>
      </w:pPr>
      <w:r>
        <w:t>Randomly select positive examples of the construct (e.g., Reddit posts from r/depression).</w:t>
      </w:r>
    </w:p>
    <w:p w14:paraId="39BF447A" w14:textId="7C53BD90" w:rsidR="00704B3A" w:rsidRDefault="00704B3A" w:rsidP="00704B3A">
      <w:pPr>
        <w:pStyle w:val="ListParagraph"/>
        <w:numPr>
          <w:ilvl w:val="1"/>
          <w:numId w:val="1"/>
        </w:numPr>
      </w:pPr>
      <w:r>
        <w:t xml:space="preserve">Randomly select negative examples (e.g., </w:t>
      </w:r>
      <w:r>
        <w:t>Reddit post</w:t>
      </w:r>
      <w:r>
        <w:t>s</w:t>
      </w:r>
      <w:r>
        <w:t xml:space="preserve"> from</w:t>
      </w:r>
      <w:r>
        <w:t xml:space="preserve"> </w:t>
      </w:r>
      <w:r w:rsidRPr="001E722A">
        <w:t>r/movies</w:t>
      </w:r>
      <w:r>
        <w:t>, r/aww, and r/</w:t>
      </w:r>
      <w:proofErr w:type="spellStart"/>
      <w:r>
        <w:t>askscience</w:t>
      </w:r>
      <w:proofErr w:type="spellEnd"/>
      <w:r>
        <w:t>).</w:t>
      </w:r>
    </w:p>
    <w:p w14:paraId="5D3CA983" w14:textId="3B58E65F" w:rsidR="00704B3A" w:rsidRDefault="00704B3A" w:rsidP="00704B3A">
      <w:pPr>
        <w:pStyle w:val="ListParagraph"/>
        <w:numPr>
          <w:ilvl w:val="1"/>
          <w:numId w:val="1"/>
        </w:numPr>
      </w:pPr>
      <w:r>
        <w:t>Combine the data into a data frame.</w:t>
      </w:r>
    </w:p>
    <w:p w14:paraId="5C8AA480" w14:textId="7C09CBDC" w:rsidR="00C07F24" w:rsidRDefault="00C07F24" w:rsidP="00C07F24">
      <w:pPr>
        <w:pStyle w:val="ListParagraph"/>
        <w:numPr>
          <w:ilvl w:val="0"/>
          <w:numId w:val="1"/>
        </w:numPr>
      </w:pPr>
      <w:r>
        <w:t>Save the four DASS datasets.</w:t>
      </w:r>
    </w:p>
    <w:p w14:paraId="57B51D8E" w14:textId="77777777" w:rsidR="004F231C" w:rsidRDefault="004F231C"/>
    <w:p w14:paraId="07228FBB" w14:textId="16CA9E1F" w:rsidR="004F231C" w:rsidRDefault="004F231C" w:rsidP="004F231C">
      <w:pPr>
        <w:pStyle w:val="Heading2"/>
      </w:pPr>
      <w:r>
        <w:t>Generating DASS n-grams</w:t>
      </w:r>
    </w:p>
    <w:p w14:paraId="5E368994" w14:textId="60E1FB45" w:rsidR="00C07F24" w:rsidRDefault="00C07F24" w:rsidP="00C07F24">
      <w:pPr>
        <w:pStyle w:val="ListParagraph"/>
        <w:numPr>
          <w:ilvl w:val="0"/>
          <w:numId w:val="1"/>
        </w:numPr>
      </w:pPr>
      <w:r>
        <w:t>Create unigrams, bigrams, and trigrams for each DASS dataset.</w:t>
      </w:r>
    </w:p>
    <w:p w14:paraId="58717183" w14:textId="3EE69AF2" w:rsidR="00C07F24" w:rsidRDefault="00C07F24" w:rsidP="00C07F24">
      <w:pPr>
        <w:pStyle w:val="ListParagraph"/>
        <w:numPr>
          <w:ilvl w:val="1"/>
          <w:numId w:val="1"/>
        </w:numPr>
      </w:pPr>
      <w:r>
        <w:t>Tokenize the data (</w:t>
      </w:r>
      <w:r>
        <w:rPr>
          <w:i/>
          <w:iCs/>
        </w:rPr>
        <w:t>n</w:t>
      </w:r>
      <w:r>
        <w:t xml:space="preserve"> = 1, 2, 3).</w:t>
      </w:r>
    </w:p>
    <w:p w14:paraId="2FD3105B" w14:textId="44084225" w:rsidR="00C07F24" w:rsidRDefault="00C07F24" w:rsidP="00C07F24">
      <w:pPr>
        <w:pStyle w:val="ListParagraph"/>
        <w:numPr>
          <w:ilvl w:val="1"/>
          <w:numId w:val="1"/>
        </w:numPr>
      </w:pPr>
      <w:r>
        <w:t>Remove stop words using different dictionaries.</w:t>
      </w:r>
    </w:p>
    <w:p w14:paraId="0BDE534C" w14:textId="0DEB289F" w:rsidR="00C07F24" w:rsidRDefault="00C07F24" w:rsidP="006765E3">
      <w:pPr>
        <w:pStyle w:val="ListParagraph"/>
        <w:numPr>
          <w:ilvl w:val="0"/>
          <w:numId w:val="1"/>
        </w:numPr>
      </w:pPr>
      <w:r>
        <w:t>Calculate TF-IDF</w:t>
      </w:r>
      <w:r w:rsidR="00EA19DB">
        <w:t>.</w:t>
      </w:r>
    </w:p>
    <w:p w14:paraId="1182081F" w14:textId="558263BB" w:rsidR="00EA19DB" w:rsidRDefault="00EA19DB" w:rsidP="006765E3">
      <w:pPr>
        <w:pStyle w:val="ListParagraph"/>
        <w:numPr>
          <w:ilvl w:val="0"/>
          <w:numId w:val="1"/>
        </w:numPr>
      </w:pPr>
      <w:r>
        <w:t>Arrange the n-gram data frames is descending order by TF-IDF.</w:t>
      </w:r>
    </w:p>
    <w:p w14:paraId="0638E443" w14:textId="5B8B3BD8" w:rsidR="006765E3" w:rsidRDefault="006765E3" w:rsidP="006765E3">
      <w:pPr>
        <w:pStyle w:val="ListParagraph"/>
        <w:numPr>
          <w:ilvl w:val="0"/>
          <w:numId w:val="1"/>
        </w:numPr>
      </w:pPr>
      <w:r>
        <w:t xml:space="preserve">Filter the data frames for positive examples only (e.g., bigrams for the depression Reddit posts). </w:t>
      </w:r>
    </w:p>
    <w:p w14:paraId="019E8E70" w14:textId="204F6399" w:rsidR="00EA19DB" w:rsidRDefault="00EA19DB" w:rsidP="006765E3">
      <w:pPr>
        <w:pStyle w:val="ListParagraph"/>
        <w:numPr>
          <w:ilvl w:val="0"/>
          <w:numId w:val="1"/>
        </w:numPr>
      </w:pPr>
      <w:r>
        <w:t>Specify number of n-grams to extract</w:t>
      </w:r>
      <w:r w:rsidR="006765E3">
        <w:t xml:space="preserve"> (</w:t>
      </w:r>
      <w:r w:rsidR="006765E3">
        <w:rPr>
          <w:i/>
          <w:iCs/>
        </w:rPr>
        <w:t xml:space="preserve">N </w:t>
      </w:r>
      <w:r w:rsidR="006765E3">
        <w:t>= 5,400)</w:t>
      </w:r>
      <w:r>
        <w:t>.</w:t>
      </w:r>
    </w:p>
    <w:p w14:paraId="706D7544" w14:textId="59CC4764" w:rsidR="00EA19DB" w:rsidRDefault="00EA19DB" w:rsidP="006765E3">
      <w:pPr>
        <w:pStyle w:val="ListParagraph"/>
        <w:numPr>
          <w:ilvl w:val="1"/>
          <w:numId w:val="1"/>
        </w:numPr>
      </w:pPr>
      <w:r>
        <w:t xml:space="preserve">Depression, Anxiety = </w:t>
      </w:r>
      <w:r w:rsidR="006765E3">
        <w:t>550</w:t>
      </w:r>
      <w:r>
        <w:t xml:space="preserve"> unigrams,</w:t>
      </w:r>
      <w:r w:rsidR="006765E3">
        <w:t xml:space="preserve"> 550</w:t>
      </w:r>
      <w:r>
        <w:t xml:space="preserve"> bigrams, </w:t>
      </w:r>
      <w:r w:rsidR="006765E3">
        <w:t>550</w:t>
      </w:r>
      <w:r>
        <w:t xml:space="preserve"> trigrams.</w:t>
      </w:r>
    </w:p>
    <w:p w14:paraId="4A8E9E36" w14:textId="70B91E77" w:rsidR="00EA19DB" w:rsidRDefault="00EA19DB" w:rsidP="006765E3">
      <w:pPr>
        <w:pStyle w:val="ListParagraph"/>
        <w:numPr>
          <w:ilvl w:val="2"/>
          <w:numId w:val="1"/>
        </w:numPr>
      </w:pPr>
      <w:r>
        <w:t>Note: more n-grams extracted due to these two conditions being most common mental health concerns in general population.</w:t>
      </w:r>
    </w:p>
    <w:p w14:paraId="2F0E4C09" w14:textId="2DFEB1F4" w:rsidR="00EA19DB" w:rsidRDefault="00EA19DB" w:rsidP="006765E3">
      <w:pPr>
        <w:pStyle w:val="ListParagraph"/>
        <w:numPr>
          <w:ilvl w:val="1"/>
          <w:numId w:val="1"/>
        </w:numPr>
      </w:pPr>
      <w:r>
        <w:t xml:space="preserve">Suicide = </w:t>
      </w:r>
      <w:r w:rsidR="00715A7F">
        <w:t>5</w:t>
      </w:r>
      <w:r w:rsidR="006765E3">
        <w:t>00</w:t>
      </w:r>
      <w:r>
        <w:t xml:space="preserve"> unigrams, </w:t>
      </w:r>
      <w:r w:rsidR="00715A7F">
        <w:t>5</w:t>
      </w:r>
      <w:r w:rsidR="006765E3">
        <w:t>00</w:t>
      </w:r>
      <w:r>
        <w:t xml:space="preserve"> bigrams, </w:t>
      </w:r>
      <w:r w:rsidR="00715A7F">
        <w:t>5</w:t>
      </w:r>
      <w:r w:rsidR="006765E3">
        <w:t>00</w:t>
      </w:r>
      <w:r>
        <w:t xml:space="preserve"> trigrams.</w:t>
      </w:r>
    </w:p>
    <w:p w14:paraId="6E470111" w14:textId="208B852D" w:rsidR="00EA19DB" w:rsidRDefault="00EA19DB" w:rsidP="006765E3">
      <w:pPr>
        <w:pStyle w:val="ListParagraph"/>
        <w:numPr>
          <w:ilvl w:val="1"/>
          <w:numId w:val="1"/>
        </w:numPr>
      </w:pPr>
      <w:r>
        <w:t xml:space="preserve">Stress = </w:t>
      </w:r>
      <w:r w:rsidR="00715A7F">
        <w:t>2</w:t>
      </w:r>
      <w:r w:rsidR="006765E3">
        <w:t>00</w:t>
      </w:r>
      <w:r>
        <w:t xml:space="preserve"> unigrams, </w:t>
      </w:r>
      <w:r w:rsidR="00715A7F">
        <w:t>2</w:t>
      </w:r>
      <w:r w:rsidR="006765E3">
        <w:t>00</w:t>
      </w:r>
      <w:r>
        <w:t xml:space="preserve"> bigrams, </w:t>
      </w:r>
      <w:r w:rsidR="00715A7F">
        <w:t>2</w:t>
      </w:r>
      <w:r w:rsidR="006765E3">
        <w:t>00</w:t>
      </w:r>
      <w:r>
        <w:t xml:space="preserve"> trigrams.</w:t>
      </w:r>
    </w:p>
    <w:p w14:paraId="6E666A86" w14:textId="1F210AE8" w:rsidR="00EA19DB" w:rsidRDefault="00EA19DB" w:rsidP="006765E3">
      <w:pPr>
        <w:pStyle w:val="ListParagraph"/>
        <w:numPr>
          <w:ilvl w:val="2"/>
          <w:numId w:val="1"/>
        </w:numPr>
      </w:pPr>
      <w:r>
        <w:t>Note: fewer n-grams extracted due to low-quality stress Reddit posts (i.e., within top 100 n-grams, words were in German or discussing research advertisements).</w:t>
      </w:r>
    </w:p>
    <w:p w14:paraId="14C08F3D" w14:textId="77777777" w:rsidR="006765E3" w:rsidRDefault="006765E3" w:rsidP="006765E3">
      <w:pPr>
        <w:pStyle w:val="ListParagraph"/>
        <w:numPr>
          <w:ilvl w:val="0"/>
          <w:numId w:val="1"/>
        </w:numPr>
      </w:pPr>
      <w:r>
        <w:t>Perform quality assurance.</w:t>
      </w:r>
    </w:p>
    <w:p w14:paraId="39D9A367" w14:textId="3C9AABE0" w:rsidR="00EA19DB" w:rsidRDefault="00EA19DB" w:rsidP="00C07F24">
      <w:pPr>
        <w:pStyle w:val="ListParagraph"/>
        <w:numPr>
          <w:ilvl w:val="1"/>
          <w:numId w:val="1"/>
        </w:numPr>
      </w:pPr>
      <w:r>
        <w:t>Examine the n-grams to remove nonsense words</w:t>
      </w:r>
      <w:r w:rsidR="006765E3">
        <w:t xml:space="preserve"> or netspeak.</w:t>
      </w:r>
    </w:p>
    <w:p w14:paraId="347E2D27" w14:textId="39359431" w:rsidR="006765E3" w:rsidRDefault="006765E3" w:rsidP="006765E3">
      <w:pPr>
        <w:pStyle w:val="ListParagraph"/>
        <w:numPr>
          <w:ilvl w:val="0"/>
          <w:numId w:val="1"/>
        </w:numPr>
      </w:pPr>
      <w:r>
        <w:t xml:space="preserve">Ensure number of n-grams was updated after quality assurance. </w:t>
      </w:r>
    </w:p>
    <w:p w14:paraId="212014C0" w14:textId="36751152" w:rsidR="00EA19DB" w:rsidRDefault="00EA19DB" w:rsidP="006765E3">
      <w:pPr>
        <w:pStyle w:val="ListParagraph"/>
        <w:numPr>
          <w:ilvl w:val="0"/>
          <w:numId w:val="1"/>
        </w:numPr>
      </w:pPr>
      <w:r>
        <w:t xml:space="preserve">Save </w:t>
      </w:r>
      <w:r w:rsidR="006765E3">
        <w:t xml:space="preserve">positive </w:t>
      </w:r>
      <w:r>
        <w:t>n-grams.</w:t>
      </w:r>
    </w:p>
    <w:p w14:paraId="2651A8C1" w14:textId="28F11F2F" w:rsidR="004F231C" w:rsidRDefault="004F231C" w:rsidP="004F231C"/>
    <w:p w14:paraId="4546042C" w14:textId="25983419" w:rsidR="004F231C" w:rsidRDefault="004F231C" w:rsidP="004F231C">
      <w:pPr>
        <w:pStyle w:val="Heading2"/>
      </w:pPr>
      <w:r>
        <w:t xml:space="preserve">Training the DASS Classifier </w:t>
      </w:r>
    </w:p>
    <w:p w14:paraId="5B136697" w14:textId="0F1EE340" w:rsidR="004F231C" w:rsidRDefault="00715A7F" w:rsidP="004F231C">
      <w:pPr>
        <w:pStyle w:val="ListParagraph"/>
        <w:numPr>
          <w:ilvl w:val="0"/>
          <w:numId w:val="1"/>
        </w:numPr>
      </w:pPr>
      <w:r>
        <w:lastRenderedPageBreak/>
        <w:t>Generate features for</w:t>
      </w:r>
      <w:r w:rsidR="006765E3">
        <w:t xml:space="preserve"> the datasets.</w:t>
      </w:r>
    </w:p>
    <w:p w14:paraId="3764AB58" w14:textId="3E2A9708" w:rsidR="006765E3" w:rsidRDefault="006765E3" w:rsidP="006765E3">
      <w:pPr>
        <w:pStyle w:val="ListParagraph"/>
        <w:numPr>
          <w:ilvl w:val="1"/>
          <w:numId w:val="1"/>
        </w:numPr>
      </w:pPr>
      <w:r>
        <w:t>For each DASS dataset, generate features using the n-grams. Each n-gram serves as a feature.</w:t>
      </w:r>
    </w:p>
    <w:p w14:paraId="02F0DB63" w14:textId="1D611E2E" w:rsidR="00715A7F" w:rsidRDefault="00715A7F" w:rsidP="00715A7F">
      <w:pPr>
        <w:pStyle w:val="ListParagraph"/>
        <w:numPr>
          <w:ilvl w:val="2"/>
          <w:numId w:val="1"/>
        </w:numPr>
      </w:pPr>
      <w:r>
        <w:t>Depression = 1,650 features.</w:t>
      </w:r>
    </w:p>
    <w:p w14:paraId="4A19FDE5" w14:textId="38E445FC" w:rsidR="00715A7F" w:rsidRDefault="00715A7F" w:rsidP="00715A7F">
      <w:pPr>
        <w:pStyle w:val="ListParagraph"/>
        <w:numPr>
          <w:ilvl w:val="2"/>
          <w:numId w:val="1"/>
        </w:numPr>
      </w:pPr>
      <w:r>
        <w:t xml:space="preserve">Anxiety = </w:t>
      </w:r>
      <w:r>
        <w:t>1,650 features.</w:t>
      </w:r>
    </w:p>
    <w:p w14:paraId="1AA386A4" w14:textId="162CB340" w:rsidR="00715A7F" w:rsidRDefault="00715A7F" w:rsidP="00715A7F">
      <w:pPr>
        <w:pStyle w:val="ListParagraph"/>
        <w:numPr>
          <w:ilvl w:val="2"/>
          <w:numId w:val="1"/>
        </w:numPr>
      </w:pPr>
      <w:r>
        <w:t>Stress = 600 features.</w:t>
      </w:r>
    </w:p>
    <w:p w14:paraId="07D3B2CA" w14:textId="5B25B09E" w:rsidR="00715A7F" w:rsidRDefault="00715A7F" w:rsidP="00715A7F">
      <w:pPr>
        <w:pStyle w:val="ListParagraph"/>
        <w:numPr>
          <w:ilvl w:val="2"/>
          <w:numId w:val="1"/>
        </w:numPr>
      </w:pPr>
      <w:r>
        <w:t>Suicide = 1,500.</w:t>
      </w:r>
    </w:p>
    <w:p w14:paraId="12534CC5" w14:textId="621BB528" w:rsidR="006765E3" w:rsidRDefault="00715A7F" w:rsidP="00715A7F">
      <w:pPr>
        <w:pStyle w:val="ListParagraph"/>
        <w:numPr>
          <w:ilvl w:val="1"/>
          <w:numId w:val="1"/>
        </w:numPr>
      </w:pPr>
      <w:r>
        <w:t>Perform string detection using regular expressions to determine if the n-gram is present in the Reddit post. If the n-gram is present, then record 1 in the n-gram column, otherwise record 0.</w:t>
      </w:r>
    </w:p>
    <w:p w14:paraId="271E7B81" w14:textId="3A8D492B" w:rsidR="006765E3" w:rsidRDefault="00715A7F" w:rsidP="004F231C">
      <w:pPr>
        <w:pStyle w:val="ListParagraph"/>
        <w:numPr>
          <w:ilvl w:val="0"/>
          <w:numId w:val="1"/>
        </w:numPr>
      </w:pPr>
      <w:commentRangeStart w:id="0"/>
      <w:r>
        <w:t>Split the datasets into training (.80) and test (.20) sets.</w:t>
      </w:r>
    </w:p>
    <w:p w14:paraId="593CC6A5" w14:textId="3C4D74F1" w:rsidR="00715A7F" w:rsidRDefault="00715A7F" w:rsidP="004F231C">
      <w:pPr>
        <w:pStyle w:val="ListParagraph"/>
        <w:numPr>
          <w:ilvl w:val="0"/>
          <w:numId w:val="1"/>
        </w:numPr>
      </w:pPr>
      <w:r>
        <w:t>Train a SVM classifier for each dataset (i.e., a depression classifier, an anxiety classifier).</w:t>
      </w:r>
    </w:p>
    <w:p w14:paraId="47EB1514" w14:textId="76747542" w:rsidR="00CD2337" w:rsidRDefault="00CD2337" w:rsidP="00715A7F">
      <w:pPr>
        <w:pStyle w:val="ListParagraph"/>
        <w:numPr>
          <w:ilvl w:val="1"/>
          <w:numId w:val="1"/>
        </w:numPr>
      </w:pPr>
      <w:r>
        <w:t xml:space="preserve">Start with hyperparameters in </w:t>
      </w:r>
      <w:r>
        <w:fldChar w:fldCharType="begin"/>
      </w:r>
      <w:r>
        <w:instrText xml:space="preserve"> ADDIN ZOTERO_ITEM CSL_CITATION {"citationID":"YCJeEty8","properties":{"formattedCitation":"(Saha et al., 2019)","plainCitation":"(Saha et al., 2019)","noteIndex":0},"citationItems":[{"id":31583,"uris":["http://zotero.org/users/5110857/items/DL8IPMYI"],"uri":["http://zotero.org/users/5110857/items/DL8IPMYI"],"itemData":{"id":31583,"type":"article-journal","abstract":"LGBTQ+ (lesbian, gay, bisexual, transgender, queer) individuals are at significantly higher risk for mental health challenges than the general population. Social media and online communities provide avenues for LGBTQ+ individuals to have safe, candid, semi-anonymous discussions about their struggles and experiences. We study minority stress through the language of disclosures and self-experiences on the r/lgbt Reddit community. Drawing on Meyer's minority stress theory, and adopting a combined qualitative and computational approach, we make three primary contributions, 1) a theoretically grounded codebook to identify minority stressors across three types of minority stress-prejudice events, perceived stigma, and internalized LGBTphobia, 2) a machine learning classifier to scalably identify social media posts describing minority stress experiences, that achieves an AUC of 0.80, and 3) a lexicon of linguistic markers, along with their contextualization in the minority stress theory. Our results bear implications to influence public health policy and contribute to improving knowledge relating to the mental health disparities of LGBTQ+ populations. We also discuss the potential of our approach to enable designing online tools sensitive to the needs of LGBTQ+ individuals.","container-title":"Proceedings of the ACM on Human-Computer Interaction","DOI":"10.1145/3361108","issue":"CSCW","title":"The language of LGBTQ+ minority stress experiences on social media","title-short":"Proc. ACM Hum.-Comput. Interact.","URL":"https://doi.org/10.1145/3361108","volume":"3","author":[{"family":"Saha","given":"K."},{"family":"Kim","given":"S. C."},{"family":"Reddy","given":"M. D."},{"family":"Carter","given":"A. J."},{"family":"Sharma","given":"E."},{"family":"Haimson","given":"O. L."},{"family":"De Choudhury","given":"M."}],"issued":{"date-parts":[["2019"]]}}}],"schema":"https://github.com/citation-style-language/schema/raw/master/csl-citation.json"} </w:instrText>
      </w:r>
      <w:r>
        <w:fldChar w:fldCharType="separate"/>
      </w:r>
      <w:r w:rsidRPr="00CD2337">
        <w:t>(</w:t>
      </w:r>
      <w:proofErr w:type="spellStart"/>
      <w:r w:rsidRPr="00CD2337">
        <w:t>Saha</w:t>
      </w:r>
      <w:proofErr w:type="spellEnd"/>
      <w:r w:rsidRPr="00CD2337">
        <w:t xml:space="preserve"> et al., 2019)</w:t>
      </w:r>
      <w:r>
        <w:fldChar w:fldCharType="end"/>
      </w:r>
      <w:r>
        <w:t>.</w:t>
      </w:r>
    </w:p>
    <w:p w14:paraId="028C0404" w14:textId="1211976E" w:rsidR="00715A7F" w:rsidRDefault="00715A7F" w:rsidP="00715A7F">
      <w:pPr>
        <w:pStyle w:val="ListParagraph"/>
        <w:numPr>
          <w:ilvl w:val="1"/>
          <w:numId w:val="1"/>
        </w:numPr>
      </w:pPr>
      <w:r>
        <w:t>Perform k-fold cross-validation.</w:t>
      </w:r>
      <w:commentRangeEnd w:id="0"/>
      <w:r w:rsidR="00CD2337">
        <w:rPr>
          <w:rStyle w:val="CommentReference"/>
        </w:rPr>
        <w:commentReference w:id="0"/>
      </w:r>
    </w:p>
    <w:p w14:paraId="57ECCF05" w14:textId="77777777" w:rsidR="004F231C" w:rsidRDefault="004F231C" w:rsidP="004F231C"/>
    <w:p w14:paraId="2D789AC1" w14:textId="15BDD6E6" w:rsidR="004F231C" w:rsidRDefault="004F231C" w:rsidP="004F231C">
      <w:pPr>
        <w:pStyle w:val="Heading2"/>
      </w:pPr>
      <w:r>
        <w:t>Generating DASS Features for Gender Dysphoria Datasets</w:t>
      </w:r>
    </w:p>
    <w:p w14:paraId="2EE9F459" w14:textId="63880ADD" w:rsidR="004F231C" w:rsidRDefault="00B23476" w:rsidP="004F231C">
      <w:pPr>
        <w:pStyle w:val="ListParagraph"/>
        <w:numPr>
          <w:ilvl w:val="0"/>
          <w:numId w:val="1"/>
        </w:numPr>
      </w:pPr>
      <w:r>
        <w:t xml:space="preserve">Use each SVM classifier to </w:t>
      </w:r>
      <w:r w:rsidR="00CD2337">
        <w:t>automatically label the gender dysphoria datasets.</w:t>
      </w:r>
    </w:p>
    <w:p w14:paraId="7515A4D6" w14:textId="61A194FF" w:rsidR="00CD2337" w:rsidRDefault="00CD2337" w:rsidP="00CD2337">
      <w:pPr>
        <w:pStyle w:val="ListParagraph"/>
        <w:numPr>
          <w:ilvl w:val="1"/>
          <w:numId w:val="1"/>
        </w:numPr>
      </w:pPr>
      <w:r>
        <w:t>Labels serve as features.</w:t>
      </w:r>
    </w:p>
    <w:p w14:paraId="0EDDE8A3" w14:textId="78B9CDCA" w:rsidR="00CD2337" w:rsidRDefault="00CD2337" w:rsidP="00CD2337">
      <w:pPr>
        <w:pStyle w:val="ListParagraph"/>
        <w:numPr>
          <w:ilvl w:val="1"/>
          <w:numId w:val="1"/>
        </w:numPr>
      </w:pPr>
      <w:r>
        <w:t xml:space="preserve">Adds four features to the gender dysphoria datasets, one for each DASS classifier. </w:t>
      </w:r>
    </w:p>
    <w:sectPr w:rsidR="00CD233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ory Cascalheira" w:date="2022-03-08T12:16:00Z" w:initials="CC">
    <w:p w14:paraId="376516D1" w14:textId="77777777" w:rsidR="00CD2337" w:rsidRDefault="00CD2337" w:rsidP="002A7F37">
      <w:pPr>
        <w:pStyle w:val="CommentText"/>
      </w:pPr>
      <w:r>
        <w:rPr>
          <w:rStyle w:val="CommentReference"/>
        </w:rPr>
        <w:annotationRef/>
      </w:r>
      <w:r>
        <w:t xml:space="preserve">Have not done this part ye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6516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1C78A" w16cex:dateUtc="2022-03-08T1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6516D1" w16cid:durableId="25D1C78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B73C2B"/>
    <w:multiLevelType w:val="hybridMultilevel"/>
    <w:tmpl w:val="375670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ry Cascalheira">
    <w15:presenceInfo w15:providerId="Windows Live" w15:userId="8ba3f9f5727e9d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3153"/>
    <w:rsid w:val="00041BD1"/>
    <w:rsid w:val="000C6FC3"/>
    <w:rsid w:val="001E722A"/>
    <w:rsid w:val="003455D4"/>
    <w:rsid w:val="004F231C"/>
    <w:rsid w:val="006765E3"/>
    <w:rsid w:val="00704B3A"/>
    <w:rsid w:val="00715A7F"/>
    <w:rsid w:val="00767D93"/>
    <w:rsid w:val="00965643"/>
    <w:rsid w:val="00993153"/>
    <w:rsid w:val="00B23476"/>
    <w:rsid w:val="00C07F24"/>
    <w:rsid w:val="00CD2337"/>
    <w:rsid w:val="00EA19DB"/>
    <w:rsid w:val="00EF48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90CAB4"/>
  <w15:chartTrackingRefBased/>
  <w15:docId w15:val="{2ECE697D-8BE6-4874-B88B-EBE455676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7D93"/>
  </w:style>
  <w:style w:type="paragraph" w:styleId="Heading1">
    <w:name w:val="heading 1"/>
    <w:basedOn w:val="Normal"/>
    <w:next w:val="Normal"/>
    <w:link w:val="Heading1Char"/>
    <w:uiPriority w:val="9"/>
    <w:qFormat/>
    <w:rsid w:val="004F231C"/>
    <w:pPr>
      <w:jc w:val="center"/>
      <w:outlineLvl w:val="0"/>
    </w:pPr>
    <w:rPr>
      <w:b/>
      <w:bCs/>
    </w:rPr>
  </w:style>
  <w:style w:type="paragraph" w:styleId="Heading2">
    <w:name w:val="heading 2"/>
    <w:basedOn w:val="Normal"/>
    <w:next w:val="Normal"/>
    <w:link w:val="Heading2Char"/>
    <w:uiPriority w:val="9"/>
    <w:unhideWhenUsed/>
    <w:qFormat/>
    <w:rsid w:val="004F231C"/>
    <w:pPr>
      <w:outlineLvl w:val="1"/>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F231C"/>
    <w:pPr>
      <w:ind w:left="720"/>
      <w:contextualSpacing/>
    </w:pPr>
  </w:style>
  <w:style w:type="character" w:customStyle="1" w:styleId="Heading1Char">
    <w:name w:val="Heading 1 Char"/>
    <w:basedOn w:val="DefaultParagraphFont"/>
    <w:link w:val="Heading1"/>
    <w:uiPriority w:val="9"/>
    <w:rsid w:val="004F231C"/>
    <w:rPr>
      <w:b/>
      <w:bCs/>
    </w:rPr>
  </w:style>
  <w:style w:type="character" w:customStyle="1" w:styleId="Heading2Char">
    <w:name w:val="Heading 2 Char"/>
    <w:basedOn w:val="DefaultParagraphFont"/>
    <w:link w:val="Heading2"/>
    <w:uiPriority w:val="9"/>
    <w:rsid w:val="004F231C"/>
    <w:rPr>
      <w:b/>
      <w:bCs/>
    </w:rPr>
  </w:style>
  <w:style w:type="character" w:styleId="CommentReference">
    <w:name w:val="annotation reference"/>
    <w:basedOn w:val="DefaultParagraphFont"/>
    <w:uiPriority w:val="99"/>
    <w:semiHidden/>
    <w:unhideWhenUsed/>
    <w:rsid w:val="00CD2337"/>
    <w:rPr>
      <w:sz w:val="16"/>
      <w:szCs w:val="16"/>
    </w:rPr>
  </w:style>
  <w:style w:type="paragraph" w:styleId="CommentText">
    <w:name w:val="annotation text"/>
    <w:basedOn w:val="Normal"/>
    <w:link w:val="CommentTextChar"/>
    <w:uiPriority w:val="99"/>
    <w:unhideWhenUsed/>
    <w:rsid w:val="00CD2337"/>
    <w:rPr>
      <w:sz w:val="20"/>
      <w:szCs w:val="20"/>
    </w:rPr>
  </w:style>
  <w:style w:type="character" w:customStyle="1" w:styleId="CommentTextChar">
    <w:name w:val="Comment Text Char"/>
    <w:basedOn w:val="DefaultParagraphFont"/>
    <w:link w:val="CommentText"/>
    <w:uiPriority w:val="99"/>
    <w:rsid w:val="00CD2337"/>
    <w:rPr>
      <w:sz w:val="20"/>
      <w:szCs w:val="20"/>
    </w:rPr>
  </w:style>
  <w:style w:type="paragraph" w:styleId="CommentSubject">
    <w:name w:val="annotation subject"/>
    <w:basedOn w:val="CommentText"/>
    <w:next w:val="CommentText"/>
    <w:link w:val="CommentSubjectChar"/>
    <w:uiPriority w:val="99"/>
    <w:semiHidden/>
    <w:unhideWhenUsed/>
    <w:rsid w:val="00CD2337"/>
    <w:rPr>
      <w:b/>
      <w:bCs/>
    </w:rPr>
  </w:style>
  <w:style w:type="character" w:customStyle="1" w:styleId="CommentSubjectChar">
    <w:name w:val="Comment Subject Char"/>
    <w:basedOn w:val="CommentTextChar"/>
    <w:link w:val="CommentSubject"/>
    <w:uiPriority w:val="99"/>
    <w:semiHidden/>
    <w:rsid w:val="00CD233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2</Pages>
  <Words>1700</Words>
  <Characters>9692</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y Cascalheira</dc:creator>
  <cp:keywords/>
  <dc:description/>
  <cp:lastModifiedBy>Cory Cascalheira</cp:lastModifiedBy>
  <cp:revision>6</cp:revision>
  <dcterms:created xsi:type="dcterms:W3CDTF">2022-03-08T18:33:00Z</dcterms:created>
  <dcterms:modified xsi:type="dcterms:W3CDTF">2022-03-08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IJk1xXZ"/&gt;&lt;style id="http://www.zotero.org/styles/apa" locale="en-US" hasBibliography="1" bibliographyStyleHasBeenSet="0"/&gt;&lt;prefs&gt;&lt;pref name="fieldType" value="Field"/&gt;&lt;/prefs&gt;&lt;/data&gt;</vt:lpwstr>
  </property>
</Properties>
</file>